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B734B" w:rsidRPr="00433918" w:rsidRDefault="00956428" w:rsidP="001641A6">
      <w:pPr>
        <w:rPr>
          <w:rFonts w:ascii="Times New Roman" w:hAnsi="Times New Roman" w:cs="Times New Roman"/>
          <w:sz w:val="24"/>
          <w:szCs w:val="24"/>
        </w:rPr>
      </w:pPr>
      <w:r>
        <w:rPr>
          <w:rFonts w:ascii="Times New Roman" w:hAnsi="Times New Roman" w:cs="Times New Roman"/>
          <w:sz w:val="24"/>
          <w:szCs w:val="24"/>
        </w:rPr>
        <w:t>[Name of the Writer]</w:t>
      </w:r>
    </w:p>
    <w:p w:rsidR="00923802" w:rsidRPr="00433918" w:rsidRDefault="00956428" w:rsidP="001641A6">
      <w:pPr>
        <w:rPr>
          <w:rFonts w:ascii="Times New Roman" w:hAnsi="Times New Roman" w:cs="Times New Roman"/>
          <w:sz w:val="24"/>
          <w:szCs w:val="24"/>
        </w:rPr>
      </w:pPr>
      <w:r>
        <w:rPr>
          <w:rFonts w:ascii="Times New Roman" w:hAnsi="Times New Roman" w:cs="Times New Roman"/>
          <w:sz w:val="24"/>
          <w:szCs w:val="24"/>
        </w:rPr>
        <w:t>[Name of Instructor]</w:t>
      </w:r>
    </w:p>
    <w:p w:rsidR="00923802" w:rsidRPr="00433918" w:rsidRDefault="00956428" w:rsidP="001641A6">
      <w:pPr>
        <w:rPr>
          <w:rFonts w:ascii="Times New Roman" w:hAnsi="Times New Roman" w:cs="Times New Roman"/>
          <w:sz w:val="24"/>
          <w:szCs w:val="24"/>
        </w:rPr>
      </w:pPr>
      <w:r>
        <w:rPr>
          <w:rFonts w:ascii="Times New Roman" w:hAnsi="Times New Roman" w:cs="Times New Roman"/>
          <w:sz w:val="24"/>
          <w:szCs w:val="24"/>
        </w:rPr>
        <w:t>[English]</w:t>
      </w:r>
    </w:p>
    <w:p w:rsidR="00923802" w:rsidRPr="00433918" w:rsidRDefault="00956428" w:rsidP="001641A6">
      <w:pPr>
        <w:rPr>
          <w:rFonts w:ascii="Times New Roman" w:hAnsi="Times New Roman" w:cs="Times New Roman"/>
          <w:sz w:val="24"/>
          <w:szCs w:val="24"/>
        </w:rPr>
      </w:pPr>
      <w:r>
        <w:rPr>
          <w:rFonts w:ascii="Times New Roman" w:hAnsi="Times New Roman" w:cs="Times New Roman"/>
          <w:sz w:val="24"/>
          <w:szCs w:val="24"/>
        </w:rPr>
        <w:t>[Date]</w:t>
      </w:r>
    </w:p>
    <w:p w:rsidR="00923802" w:rsidRPr="00DF5506" w:rsidRDefault="00923802" w:rsidP="001641A6">
      <w:pPr>
        <w:rPr>
          <w:rFonts w:ascii="Times New Roman" w:hAnsi="Times New Roman" w:cs="Times New Roman"/>
          <w:b/>
          <w:sz w:val="24"/>
          <w:szCs w:val="24"/>
        </w:rPr>
      </w:pPr>
    </w:p>
    <w:p w:rsidR="004203D2" w:rsidRPr="00DF5506" w:rsidRDefault="00956428" w:rsidP="005B40E8">
      <w:pPr>
        <w:spacing w:after="0" w:line="480" w:lineRule="auto"/>
        <w:jc w:val="center"/>
        <w:rPr>
          <w:rFonts w:ascii="Times New Roman" w:hAnsi="Times New Roman" w:cs="Times New Roman"/>
          <w:b/>
          <w:sz w:val="24"/>
          <w:szCs w:val="24"/>
        </w:rPr>
      </w:pPr>
      <w:r w:rsidRPr="00DF5506">
        <w:rPr>
          <w:rFonts w:ascii="Times New Roman" w:hAnsi="Times New Roman" w:cs="Times New Roman"/>
          <w:b/>
          <w:sz w:val="24"/>
          <w:szCs w:val="24"/>
        </w:rPr>
        <w:t>Glaucon’s Argument</w:t>
      </w:r>
      <w:r w:rsidR="005B40E8" w:rsidRPr="00DF5506">
        <w:rPr>
          <w:rFonts w:ascii="Times New Roman" w:hAnsi="Times New Roman" w:cs="Times New Roman"/>
          <w:b/>
          <w:sz w:val="24"/>
          <w:szCs w:val="24"/>
        </w:rPr>
        <w:t xml:space="preserve"> from the Ring of Gyges</w:t>
      </w:r>
      <w:r w:rsidR="00472818" w:rsidRPr="00DF5506">
        <w:rPr>
          <w:rFonts w:ascii="Times New Roman" w:hAnsi="Times New Roman" w:cs="Times New Roman"/>
          <w:b/>
          <w:sz w:val="24"/>
          <w:szCs w:val="24"/>
        </w:rPr>
        <w:t xml:space="preserve"> Experiment </w:t>
      </w:r>
    </w:p>
    <w:p w:rsidR="005B40E8" w:rsidRPr="009D29B1" w:rsidRDefault="00956428" w:rsidP="005B40E8">
      <w:pPr>
        <w:spacing w:after="0" w:line="480" w:lineRule="auto"/>
        <w:rPr>
          <w:rFonts w:ascii="Times New Roman" w:hAnsi="Times New Roman" w:cs="Times New Roman"/>
          <w:b/>
          <w:sz w:val="24"/>
          <w:szCs w:val="24"/>
          <w:u w:val="single"/>
        </w:rPr>
      </w:pPr>
      <w:r w:rsidRPr="009D29B1">
        <w:rPr>
          <w:rFonts w:ascii="Times New Roman" w:hAnsi="Times New Roman" w:cs="Times New Roman"/>
          <w:b/>
          <w:sz w:val="24"/>
          <w:szCs w:val="24"/>
          <w:u w:val="single"/>
        </w:rPr>
        <w:t>Introduction</w:t>
      </w:r>
    </w:p>
    <w:p w:rsidR="005B40E8" w:rsidRDefault="00956428" w:rsidP="005B40E8">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Glaucon was Plato’s brother. He was in search of the conclusion that if justice is superior to injustice. Glaucon argues in contradiction to Socrates’ situation of justice in Public Book II. Glaucon believed the fact that humans are unjust and selfish by nature. He believed that people supported justice because of the consequences. For instance, being fair gave one a good reputation. </w:t>
      </w:r>
      <w:r w:rsidR="009D29B1">
        <w:rPr>
          <w:rFonts w:ascii="Times New Roman" w:hAnsi="Times New Roman" w:cs="Times New Roman"/>
          <w:sz w:val="24"/>
          <w:szCs w:val="24"/>
        </w:rPr>
        <w:t>At the beginning of Republic Book II, Glaucon specified the three types of good</w:t>
      </w:r>
      <w:r w:rsidR="00DF5506">
        <w:rPr>
          <w:rFonts w:ascii="Times New Roman" w:hAnsi="Times New Roman" w:cs="Times New Roman"/>
          <w:sz w:val="24"/>
          <w:szCs w:val="24"/>
        </w:rPr>
        <w:t>s</w:t>
      </w:r>
      <w:r w:rsidR="009D29B1">
        <w:rPr>
          <w:rFonts w:ascii="Times New Roman" w:hAnsi="Times New Roman" w:cs="Times New Roman"/>
          <w:sz w:val="24"/>
          <w:szCs w:val="24"/>
        </w:rPr>
        <w:t xml:space="preserve">. To him, good was either desired for a person's own sake, making it inherent. Or a good was desired for own sake and the consequences attached to it. Lastly, substantial good or instrumental good. It is a bitter reality that the good one wants to do is, because of the consequences it serves. </w:t>
      </w:r>
      <w:r w:rsidR="00DF5506">
        <w:rPr>
          <w:rFonts w:ascii="Times New Roman" w:hAnsi="Times New Roman" w:cs="Times New Roman"/>
          <w:sz w:val="24"/>
          <w:szCs w:val="24"/>
        </w:rPr>
        <w:t>Further, we will discuss i</w:t>
      </w:r>
      <w:r w:rsidR="009D29B1">
        <w:rPr>
          <w:rFonts w:ascii="Times New Roman" w:hAnsi="Times New Roman" w:cs="Times New Roman"/>
          <w:sz w:val="24"/>
          <w:szCs w:val="24"/>
        </w:rPr>
        <w:t>f justice precedes injustice.</w:t>
      </w:r>
    </w:p>
    <w:p w:rsidR="009D29B1" w:rsidRDefault="00956428" w:rsidP="005B40E8">
      <w:pPr>
        <w:spacing w:after="0" w:line="480" w:lineRule="auto"/>
        <w:rPr>
          <w:rFonts w:ascii="Times New Roman" w:hAnsi="Times New Roman" w:cs="Times New Roman"/>
          <w:b/>
          <w:sz w:val="24"/>
          <w:szCs w:val="24"/>
          <w:u w:val="single"/>
        </w:rPr>
      </w:pPr>
      <w:r>
        <w:rPr>
          <w:rFonts w:ascii="Times New Roman" w:hAnsi="Times New Roman" w:cs="Times New Roman"/>
          <w:b/>
          <w:sz w:val="24"/>
          <w:szCs w:val="24"/>
          <w:u w:val="single"/>
        </w:rPr>
        <w:t>Discussion</w:t>
      </w:r>
    </w:p>
    <w:p w:rsidR="009D29B1" w:rsidRDefault="00956428" w:rsidP="005B40E8">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960396">
        <w:rPr>
          <w:rFonts w:ascii="Times New Roman" w:hAnsi="Times New Roman" w:cs="Times New Roman"/>
          <w:sz w:val="24"/>
          <w:szCs w:val="24"/>
        </w:rPr>
        <w:t>Glaucon stated that injustice is better than justice when it comes to nature. The only thing that makes us pick justice is the law. It is only natural that a person would want to do what is in their best interest. He also claimed that people would go for injustice if they had the option to, we</w:t>
      </w:r>
      <w:r w:rsidR="00DF5506">
        <w:rPr>
          <w:rFonts w:ascii="Times New Roman" w:hAnsi="Times New Roman" w:cs="Times New Roman"/>
          <w:sz w:val="24"/>
          <w:szCs w:val="24"/>
        </w:rPr>
        <w:t xml:space="preserve"> only</w:t>
      </w:r>
      <w:r w:rsidR="00960396">
        <w:rPr>
          <w:rFonts w:ascii="Times New Roman" w:hAnsi="Times New Roman" w:cs="Times New Roman"/>
          <w:sz w:val="24"/>
          <w:szCs w:val="24"/>
        </w:rPr>
        <w:t xml:space="preserve"> do the right thing because we have to. The </w:t>
      </w:r>
      <w:r w:rsidR="00DF5506">
        <w:rPr>
          <w:rFonts w:ascii="Times New Roman" w:hAnsi="Times New Roman" w:cs="Times New Roman"/>
          <w:sz w:val="24"/>
          <w:szCs w:val="24"/>
        </w:rPr>
        <w:t>negative consequences stop people</w:t>
      </w:r>
      <w:r w:rsidR="00960396">
        <w:rPr>
          <w:rFonts w:ascii="Times New Roman" w:hAnsi="Times New Roman" w:cs="Times New Roman"/>
          <w:sz w:val="24"/>
          <w:szCs w:val="24"/>
        </w:rPr>
        <w:t xml:space="preserve"> from doing </w:t>
      </w:r>
      <w:r w:rsidR="00DF5506">
        <w:rPr>
          <w:rFonts w:ascii="Times New Roman" w:hAnsi="Times New Roman" w:cs="Times New Roman"/>
          <w:sz w:val="24"/>
          <w:szCs w:val="24"/>
        </w:rPr>
        <w:t>things that come</w:t>
      </w:r>
      <w:r w:rsidR="00960396">
        <w:rPr>
          <w:rFonts w:ascii="Times New Roman" w:hAnsi="Times New Roman" w:cs="Times New Roman"/>
          <w:sz w:val="24"/>
          <w:szCs w:val="24"/>
        </w:rPr>
        <w:t xml:space="preserve"> to them n</w:t>
      </w:r>
      <w:r w:rsidR="00BE3A82">
        <w:rPr>
          <w:rFonts w:ascii="Times New Roman" w:hAnsi="Times New Roman" w:cs="Times New Roman"/>
          <w:sz w:val="24"/>
          <w:szCs w:val="24"/>
        </w:rPr>
        <w:t xml:space="preserve">aturally. </w:t>
      </w:r>
      <w:proofErr w:type="spellStart"/>
      <w:r w:rsidR="00BE3A82">
        <w:rPr>
          <w:rFonts w:ascii="Times New Roman" w:hAnsi="Times New Roman" w:cs="Times New Roman"/>
          <w:sz w:val="24"/>
          <w:szCs w:val="24"/>
        </w:rPr>
        <w:t>Glaucon</w:t>
      </w:r>
      <w:proofErr w:type="spellEnd"/>
      <w:r w:rsidR="00BE3A82">
        <w:rPr>
          <w:rFonts w:ascii="Times New Roman" w:hAnsi="Times New Roman" w:cs="Times New Roman"/>
          <w:sz w:val="24"/>
          <w:szCs w:val="24"/>
        </w:rPr>
        <w:t xml:space="preserve"> expressed a tale</w:t>
      </w:r>
      <w:r w:rsidR="00960396">
        <w:rPr>
          <w:rFonts w:ascii="Times New Roman" w:hAnsi="Times New Roman" w:cs="Times New Roman"/>
          <w:sz w:val="24"/>
          <w:szCs w:val="24"/>
        </w:rPr>
        <w:t>, “The ring of Gyge</w:t>
      </w:r>
      <w:r w:rsidR="00BE3A82">
        <w:rPr>
          <w:rFonts w:ascii="Times New Roman" w:hAnsi="Times New Roman" w:cs="Times New Roman"/>
          <w:sz w:val="24"/>
          <w:szCs w:val="24"/>
        </w:rPr>
        <w:t>s” to help explain his view of</w:t>
      </w:r>
      <w:r w:rsidR="00960396">
        <w:rPr>
          <w:rFonts w:ascii="Times New Roman" w:hAnsi="Times New Roman" w:cs="Times New Roman"/>
          <w:sz w:val="24"/>
          <w:szCs w:val="24"/>
        </w:rPr>
        <w:t xml:space="preserve"> ju</w:t>
      </w:r>
      <w:r w:rsidR="00BE3A82">
        <w:rPr>
          <w:rFonts w:ascii="Times New Roman" w:hAnsi="Times New Roman" w:cs="Times New Roman"/>
          <w:sz w:val="24"/>
          <w:szCs w:val="24"/>
        </w:rPr>
        <w:t>stice carrying comparative</w:t>
      </w:r>
      <w:r w:rsidR="00CF604C">
        <w:rPr>
          <w:rFonts w:ascii="Times New Roman" w:hAnsi="Times New Roman" w:cs="Times New Roman"/>
          <w:sz w:val="24"/>
          <w:szCs w:val="24"/>
        </w:rPr>
        <w:t xml:space="preserve"> va</w:t>
      </w:r>
      <w:bookmarkStart w:id="0" w:name="_GoBack"/>
      <w:bookmarkEnd w:id="0"/>
      <w:r w:rsidR="00CF604C">
        <w:rPr>
          <w:rFonts w:ascii="Times New Roman" w:hAnsi="Times New Roman" w:cs="Times New Roman"/>
          <w:sz w:val="24"/>
          <w:szCs w:val="24"/>
        </w:rPr>
        <w:t xml:space="preserve">lue, </w:t>
      </w:r>
      <w:r w:rsidR="00960396">
        <w:rPr>
          <w:rFonts w:ascii="Times New Roman" w:hAnsi="Times New Roman" w:cs="Times New Roman"/>
          <w:sz w:val="24"/>
          <w:szCs w:val="24"/>
        </w:rPr>
        <w:t>only because of our inab</w:t>
      </w:r>
      <w:r w:rsidR="00DF5506">
        <w:rPr>
          <w:rFonts w:ascii="Times New Roman" w:hAnsi="Times New Roman" w:cs="Times New Roman"/>
          <w:sz w:val="24"/>
          <w:szCs w:val="24"/>
        </w:rPr>
        <w:t>ility of doing the wrong thing</w:t>
      </w:r>
      <w:r w:rsidR="00960396">
        <w:rPr>
          <w:rFonts w:ascii="Times New Roman" w:hAnsi="Times New Roman" w:cs="Times New Roman"/>
          <w:sz w:val="24"/>
          <w:szCs w:val="24"/>
        </w:rPr>
        <w:t xml:space="preserve">. </w:t>
      </w:r>
    </w:p>
    <w:p w:rsidR="00CF604C" w:rsidRDefault="00956428" w:rsidP="005B40E8">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Le</w:t>
      </w:r>
      <w:r w:rsidR="00DF5506">
        <w:rPr>
          <w:rFonts w:ascii="Times New Roman" w:hAnsi="Times New Roman" w:cs="Times New Roman"/>
          <w:sz w:val="24"/>
          <w:szCs w:val="24"/>
        </w:rPr>
        <w:t>t us discuss the story of Gyges;</w:t>
      </w:r>
      <w:r>
        <w:rPr>
          <w:rFonts w:ascii="Times New Roman" w:hAnsi="Times New Roman" w:cs="Times New Roman"/>
          <w:sz w:val="24"/>
          <w:szCs w:val="24"/>
        </w:rPr>
        <w:t xml:space="preserve"> The King of Lydia had a shepherd named Gyges. He came across a ring that made him invisible every time he twisted it on his finger. He used his newf</w:t>
      </w:r>
      <w:r w:rsidR="000A0E24">
        <w:rPr>
          <w:rFonts w:ascii="Times New Roman" w:hAnsi="Times New Roman" w:cs="Times New Roman"/>
          <w:sz w:val="24"/>
          <w:szCs w:val="24"/>
        </w:rPr>
        <w:t xml:space="preserve">ound power to commit unjust acts. </w:t>
      </w:r>
      <w:proofErr w:type="spellStart"/>
      <w:r w:rsidR="000A0E24">
        <w:rPr>
          <w:rFonts w:ascii="Times New Roman" w:hAnsi="Times New Roman" w:cs="Times New Roman"/>
          <w:sz w:val="24"/>
          <w:szCs w:val="24"/>
        </w:rPr>
        <w:t>Gyges</w:t>
      </w:r>
      <w:proofErr w:type="spellEnd"/>
      <w:r>
        <w:rPr>
          <w:rFonts w:ascii="Times New Roman" w:hAnsi="Times New Roman" w:cs="Times New Roman"/>
          <w:sz w:val="24"/>
          <w:szCs w:val="24"/>
        </w:rPr>
        <w:t xml:space="preserve"> seduced the Queen and plotte</w:t>
      </w:r>
      <w:r w:rsidR="000A0E24">
        <w:rPr>
          <w:rFonts w:ascii="Times New Roman" w:hAnsi="Times New Roman" w:cs="Times New Roman"/>
          <w:sz w:val="24"/>
          <w:szCs w:val="24"/>
        </w:rPr>
        <w:t xml:space="preserve">d the King's death with her, he </w:t>
      </w:r>
      <w:r>
        <w:rPr>
          <w:rFonts w:ascii="Times New Roman" w:hAnsi="Times New Roman" w:cs="Times New Roman"/>
          <w:sz w:val="24"/>
          <w:szCs w:val="24"/>
        </w:rPr>
        <w:t>wanted to t</w:t>
      </w:r>
      <w:r w:rsidR="00DF5506">
        <w:rPr>
          <w:rFonts w:ascii="Times New Roman" w:hAnsi="Times New Roman" w:cs="Times New Roman"/>
          <w:sz w:val="24"/>
          <w:szCs w:val="24"/>
        </w:rPr>
        <w:t>ake</w:t>
      </w:r>
      <w:r>
        <w:rPr>
          <w:rFonts w:ascii="Times New Roman" w:hAnsi="Times New Roman" w:cs="Times New Roman"/>
          <w:sz w:val="24"/>
          <w:szCs w:val="24"/>
        </w:rPr>
        <w:t xml:space="preserve"> over t</w:t>
      </w:r>
      <w:r w:rsidR="00580A96">
        <w:rPr>
          <w:rFonts w:ascii="Times New Roman" w:hAnsi="Times New Roman" w:cs="Times New Roman"/>
          <w:sz w:val="24"/>
          <w:szCs w:val="24"/>
        </w:rPr>
        <w:t xml:space="preserve">he Kingdom. Gyges avoided the consequences, because of his invisibility. Based on the story, Glaucon suggested an experiment for the thought. </w:t>
      </w:r>
      <w:r w:rsidR="00B06CBF">
        <w:rPr>
          <w:rFonts w:ascii="Times New Roman" w:hAnsi="Times New Roman" w:cs="Times New Roman"/>
          <w:sz w:val="24"/>
          <w:szCs w:val="24"/>
        </w:rPr>
        <w:t>He proposed; if two rings granted the power of invisibility, one should be given to a just man and the other given to an unjust man. At the end of the day, if the j</w:t>
      </w:r>
      <w:r w:rsidR="00EF360E">
        <w:rPr>
          <w:rFonts w:ascii="Times New Roman" w:hAnsi="Times New Roman" w:cs="Times New Roman"/>
          <w:sz w:val="24"/>
          <w:szCs w:val="24"/>
        </w:rPr>
        <w:t>ust man also turns to the unfair</w:t>
      </w:r>
      <w:r w:rsidR="00B06CBF">
        <w:rPr>
          <w:rFonts w:ascii="Times New Roman" w:hAnsi="Times New Roman" w:cs="Times New Roman"/>
          <w:sz w:val="24"/>
          <w:szCs w:val="24"/>
        </w:rPr>
        <w:t xml:space="preserve"> path, Glaucon’s view will be proved right</w:t>
      </w:r>
      <w:r w:rsidR="00EF360E">
        <w:rPr>
          <w:rFonts w:ascii="Times New Roman" w:hAnsi="Times New Roman" w:cs="Times New Roman"/>
          <w:sz w:val="24"/>
          <w:szCs w:val="24"/>
        </w:rPr>
        <w:t>;</w:t>
      </w:r>
      <w:r w:rsidR="00B06CBF">
        <w:rPr>
          <w:rFonts w:ascii="Times New Roman" w:hAnsi="Times New Roman" w:cs="Times New Roman"/>
          <w:sz w:val="24"/>
          <w:szCs w:val="24"/>
        </w:rPr>
        <w:t xml:space="preserve"> justice does</w:t>
      </w:r>
      <w:r w:rsidR="00EF360E">
        <w:rPr>
          <w:rFonts w:ascii="Times New Roman" w:hAnsi="Times New Roman" w:cs="Times New Roman"/>
          <w:sz w:val="24"/>
          <w:szCs w:val="24"/>
        </w:rPr>
        <w:t xml:space="preserve"> not</w:t>
      </w:r>
      <w:r w:rsidR="00B06CBF">
        <w:rPr>
          <w:rFonts w:ascii="Times New Roman" w:hAnsi="Times New Roman" w:cs="Times New Roman"/>
          <w:sz w:val="24"/>
          <w:szCs w:val="24"/>
        </w:rPr>
        <w:t xml:space="preserve"> benefit us personally, and people will do the wrong thing if given the opportunity. Glaucon’s point was; anyone would do the same as Gyges if given the power.  </w:t>
      </w:r>
    </w:p>
    <w:p w:rsidR="00B06CBF" w:rsidRDefault="00956428" w:rsidP="00290EF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f an individual coul</w:t>
      </w:r>
      <w:r w:rsidR="009E7032">
        <w:rPr>
          <w:rFonts w:ascii="Times New Roman" w:hAnsi="Times New Roman" w:cs="Times New Roman"/>
          <w:sz w:val="24"/>
          <w:szCs w:val="24"/>
        </w:rPr>
        <w:t>d do as they pleased, they would never do the right thing. If there were no justice system, the world would become a barbaric place. People would never trust one another. The story of Gyges proves that if humanity were given this kind of power, the word "Justice" would have never exist</w:t>
      </w:r>
      <w:r w:rsidR="00DB4249">
        <w:rPr>
          <w:rFonts w:ascii="Times New Roman" w:hAnsi="Times New Roman" w:cs="Times New Roman"/>
          <w:sz w:val="24"/>
          <w:szCs w:val="24"/>
        </w:rPr>
        <w:t>ed</w:t>
      </w:r>
      <w:r w:rsidR="003363C3">
        <w:rPr>
          <w:rFonts w:ascii="Times New Roman" w:hAnsi="Times New Roman" w:cs="Times New Roman"/>
          <w:sz w:val="24"/>
          <w:szCs w:val="24"/>
        </w:rPr>
        <w:t xml:space="preserve"> </w:t>
      </w:r>
      <w:r w:rsidR="003363C3">
        <w:rPr>
          <w:rFonts w:ascii="Times New Roman" w:hAnsi="Times New Roman" w:cs="Times New Roman"/>
          <w:sz w:val="24"/>
          <w:szCs w:val="24"/>
        </w:rPr>
        <w:fldChar w:fldCharType="begin"/>
      </w:r>
      <w:r w:rsidR="003363C3">
        <w:rPr>
          <w:rFonts w:ascii="Times New Roman" w:hAnsi="Times New Roman" w:cs="Times New Roman"/>
          <w:sz w:val="24"/>
          <w:szCs w:val="24"/>
        </w:rPr>
        <w:instrText xml:space="preserve"> ADDIN ZOTERO_ITEM CSL_CITATION {"citationID":"oINsCbU1","properties":{"formattedCitation":"(Notomi)","plainCitation":"(Notomi)"},"citationItems":[{"id":141,"uris":["http://zotero.org/users/local/zTPHp9Do/items/Q2FF93UE"],"uri":["http://zotero.org/users/local/zTPHp9Do/items/Q2FF93UE"],"itemData":{"id":141,"type":"chapter","title":"Imagination for Philosophical Exercise in Plato’s Republic: The Story of Gyges’ Ring and the Simile of the Sun","container-title":"Psychology and Ontology in Plato","publisher":"Springer","page":"1-13","author":[{"family":"Notomi","given":"Noburu"}],"issued":{"date-parts":[["2019"]]}}}],"schema":"https://github.com/citation-style-language/schema/raw/master/csl-citation.json"} </w:instrText>
      </w:r>
      <w:r w:rsidR="003363C3">
        <w:rPr>
          <w:rFonts w:ascii="Times New Roman" w:hAnsi="Times New Roman" w:cs="Times New Roman"/>
          <w:sz w:val="24"/>
          <w:szCs w:val="24"/>
        </w:rPr>
        <w:fldChar w:fldCharType="separate"/>
      </w:r>
      <w:r w:rsidR="003363C3" w:rsidRPr="00030A99">
        <w:rPr>
          <w:rFonts w:ascii="Times New Roman" w:hAnsi="Times New Roman" w:cs="Times New Roman"/>
          <w:sz w:val="24"/>
        </w:rPr>
        <w:t>(Notomi</w:t>
      </w:r>
      <w:r w:rsidR="003363C3">
        <w:rPr>
          <w:rFonts w:ascii="Times New Roman" w:hAnsi="Times New Roman" w:cs="Times New Roman"/>
          <w:sz w:val="24"/>
        </w:rPr>
        <w:t xml:space="preserve"> 1-13</w:t>
      </w:r>
      <w:r w:rsidR="003363C3" w:rsidRPr="00030A99">
        <w:rPr>
          <w:rFonts w:ascii="Times New Roman" w:hAnsi="Times New Roman" w:cs="Times New Roman"/>
          <w:sz w:val="24"/>
        </w:rPr>
        <w:t>)</w:t>
      </w:r>
      <w:r w:rsidR="003363C3">
        <w:rPr>
          <w:rFonts w:ascii="Times New Roman" w:hAnsi="Times New Roman" w:cs="Times New Roman"/>
          <w:sz w:val="24"/>
          <w:szCs w:val="24"/>
        </w:rPr>
        <w:fldChar w:fldCharType="end"/>
      </w:r>
      <w:r w:rsidR="009E7032">
        <w:rPr>
          <w:rFonts w:ascii="Times New Roman" w:hAnsi="Times New Roman" w:cs="Times New Roman"/>
          <w:sz w:val="24"/>
          <w:szCs w:val="24"/>
        </w:rPr>
        <w:t>. This also helps us understand that justice indeed is selfish. It is safe to say that within justice, lies injustice.</w:t>
      </w:r>
    </w:p>
    <w:p w:rsidR="009E7032" w:rsidRDefault="00956428" w:rsidP="005B40E8">
      <w:pPr>
        <w:spacing w:after="0" w:line="480" w:lineRule="auto"/>
        <w:rPr>
          <w:rFonts w:ascii="Times New Roman" w:hAnsi="Times New Roman" w:cs="Times New Roman"/>
          <w:b/>
          <w:sz w:val="24"/>
          <w:szCs w:val="24"/>
          <w:u w:val="single"/>
        </w:rPr>
      </w:pPr>
      <w:r>
        <w:rPr>
          <w:rFonts w:ascii="Times New Roman" w:hAnsi="Times New Roman" w:cs="Times New Roman"/>
          <w:b/>
          <w:sz w:val="24"/>
          <w:szCs w:val="24"/>
          <w:u w:val="single"/>
        </w:rPr>
        <w:t>Conclusion</w:t>
      </w:r>
    </w:p>
    <w:p w:rsidR="009E7032" w:rsidRDefault="00956428" w:rsidP="005B40E8">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A81FF1">
        <w:rPr>
          <w:rFonts w:ascii="Times New Roman" w:hAnsi="Times New Roman" w:cs="Times New Roman"/>
          <w:sz w:val="24"/>
          <w:szCs w:val="24"/>
        </w:rPr>
        <w:t>In conclusion, Glaucon stated the man who chose unjust, got respect and was rewarded. On the other hand, the person who chose to</w:t>
      </w:r>
      <w:r w:rsidR="00DB4249">
        <w:rPr>
          <w:rFonts w:ascii="Times New Roman" w:hAnsi="Times New Roman" w:cs="Times New Roman"/>
          <w:sz w:val="24"/>
          <w:szCs w:val="24"/>
        </w:rPr>
        <w:t xml:space="preserve"> be</w:t>
      </w:r>
      <w:r w:rsidR="00A81FF1">
        <w:rPr>
          <w:rFonts w:ascii="Times New Roman" w:hAnsi="Times New Roman" w:cs="Times New Roman"/>
          <w:sz w:val="24"/>
          <w:szCs w:val="24"/>
        </w:rPr>
        <w:t xml:space="preserve"> just and fair suffered shame. Glaucon also suggested that the life of an unfair person is ultimately better than the person who decided to stay on a fair path. People are rather hypocrites, their admiration of justice is based on the terror of injustice. The whole concept of praising justice is to support the façade people have created. Glaucon also believed that justice is like a procedure. It carries value because of the security and </w:t>
      </w:r>
      <w:r w:rsidR="00A81FF1">
        <w:rPr>
          <w:rFonts w:ascii="Times New Roman" w:hAnsi="Times New Roman" w:cs="Times New Roman"/>
          <w:sz w:val="24"/>
          <w:szCs w:val="24"/>
        </w:rPr>
        <w:lastRenderedPageBreak/>
        <w:t xml:space="preserve">direction it provides. </w:t>
      </w:r>
      <w:r w:rsidR="00472818">
        <w:rPr>
          <w:rFonts w:ascii="Times New Roman" w:hAnsi="Times New Roman" w:cs="Times New Roman"/>
          <w:sz w:val="24"/>
          <w:szCs w:val="24"/>
        </w:rPr>
        <w:t>The only reason the justice system exists is so the rule abusing unjust people can be removed</w:t>
      </w:r>
      <w:r w:rsidR="00030A99">
        <w:rPr>
          <w:rFonts w:ascii="Times New Roman" w:hAnsi="Times New Roman" w:cs="Times New Roman"/>
          <w:sz w:val="24"/>
          <w:szCs w:val="24"/>
        </w:rPr>
        <w:t>.</w:t>
      </w:r>
    </w:p>
    <w:p w:rsidR="008634AA" w:rsidRDefault="008634AA" w:rsidP="005B40E8">
      <w:pPr>
        <w:spacing w:after="0" w:line="480" w:lineRule="auto"/>
        <w:rPr>
          <w:rFonts w:ascii="Times New Roman" w:hAnsi="Times New Roman" w:cs="Times New Roman"/>
          <w:sz w:val="24"/>
          <w:szCs w:val="24"/>
        </w:rPr>
      </w:pPr>
    </w:p>
    <w:p w:rsidR="008634AA" w:rsidRDefault="008634AA" w:rsidP="005B40E8">
      <w:pPr>
        <w:spacing w:after="0" w:line="480" w:lineRule="auto"/>
        <w:rPr>
          <w:rFonts w:ascii="Times New Roman" w:hAnsi="Times New Roman" w:cs="Times New Roman"/>
          <w:sz w:val="24"/>
          <w:szCs w:val="24"/>
        </w:rPr>
      </w:pPr>
    </w:p>
    <w:p w:rsidR="008634AA" w:rsidRDefault="008634AA" w:rsidP="005B40E8">
      <w:pPr>
        <w:spacing w:after="0" w:line="480" w:lineRule="auto"/>
        <w:rPr>
          <w:rFonts w:ascii="Times New Roman" w:hAnsi="Times New Roman" w:cs="Times New Roman"/>
          <w:sz w:val="24"/>
          <w:szCs w:val="24"/>
        </w:rPr>
      </w:pPr>
    </w:p>
    <w:p w:rsidR="008634AA" w:rsidRDefault="008634AA" w:rsidP="005B40E8">
      <w:pPr>
        <w:spacing w:after="0" w:line="480" w:lineRule="auto"/>
        <w:rPr>
          <w:rFonts w:ascii="Times New Roman" w:hAnsi="Times New Roman" w:cs="Times New Roman"/>
          <w:sz w:val="24"/>
          <w:szCs w:val="24"/>
        </w:rPr>
      </w:pPr>
    </w:p>
    <w:p w:rsidR="008634AA" w:rsidRDefault="008634AA" w:rsidP="005B40E8">
      <w:pPr>
        <w:spacing w:after="0" w:line="480" w:lineRule="auto"/>
        <w:rPr>
          <w:rFonts w:ascii="Times New Roman" w:hAnsi="Times New Roman" w:cs="Times New Roman"/>
          <w:sz w:val="24"/>
          <w:szCs w:val="24"/>
        </w:rPr>
      </w:pPr>
    </w:p>
    <w:p w:rsidR="008634AA" w:rsidRDefault="008634AA" w:rsidP="005B40E8">
      <w:pPr>
        <w:spacing w:after="0" w:line="480" w:lineRule="auto"/>
        <w:rPr>
          <w:rFonts w:ascii="Times New Roman" w:hAnsi="Times New Roman" w:cs="Times New Roman"/>
          <w:sz w:val="24"/>
          <w:szCs w:val="24"/>
        </w:rPr>
      </w:pPr>
    </w:p>
    <w:p w:rsidR="008634AA" w:rsidRDefault="008634AA" w:rsidP="005B40E8">
      <w:pPr>
        <w:spacing w:after="0" w:line="480" w:lineRule="auto"/>
        <w:rPr>
          <w:rFonts w:ascii="Times New Roman" w:hAnsi="Times New Roman" w:cs="Times New Roman"/>
          <w:sz w:val="24"/>
          <w:szCs w:val="24"/>
        </w:rPr>
      </w:pPr>
    </w:p>
    <w:p w:rsidR="008634AA" w:rsidRDefault="008634AA" w:rsidP="005B40E8">
      <w:pPr>
        <w:spacing w:after="0" w:line="480" w:lineRule="auto"/>
        <w:rPr>
          <w:rFonts w:ascii="Times New Roman" w:hAnsi="Times New Roman" w:cs="Times New Roman"/>
          <w:sz w:val="24"/>
          <w:szCs w:val="24"/>
        </w:rPr>
      </w:pPr>
    </w:p>
    <w:p w:rsidR="008634AA" w:rsidRDefault="008634AA" w:rsidP="005B40E8">
      <w:pPr>
        <w:spacing w:after="0" w:line="480" w:lineRule="auto"/>
        <w:rPr>
          <w:rFonts w:ascii="Times New Roman" w:hAnsi="Times New Roman" w:cs="Times New Roman"/>
          <w:sz w:val="24"/>
          <w:szCs w:val="24"/>
        </w:rPr>
      </w:pPr>
    </w:p>
    <w:p w:rsidR="008634AA" w:rsidRDefault="008634AA" w:rsidP="005B40E8">
      <w:pPr>
        <w:spacing w:after="0" w:line="480" w:lineRule="auto"/>
        <w:rPr>
          <w:rFonts w:ascii="Times New Roman" w:hAnsi="Times New Roman" w:cs="Times New Roman"/>
          <w:sz w:val="24"/>
          <w:szCs w:val="24"/>
        </w:rPr>
      </w:pPr>
    </w:p>
    <w:p w:rsidR="008634AA" w:rsidRDefault="008634AA" w:rsidP="005B40E8">
      <w:pPr>
        <w:spacing w:after="0" w:line="480" w:lineRule="auto"/>
        <w:rPr>
          <w:rFonts w:ascii="Times New Roman" w:hAnsi="Times New Roman" w:cs="Times New Roman"/>
          <w:sz w:val="24"/>
          <w:szCs w:val="24"/>
        </w:rPr>
      </w:pPr>
    </w:p>
    <w:p w:rsidR="008634AA" w:rsidRDefault="008634AA" w:rsidP="005B40E8">
      <w:pPr>
        <w:spacing w:after="0" w:line="480" w:lineRule="auto"/>
        <w:rPr>
          <w:rFonts w:ascii="Times New Roman" w:hAnsi="Times New Roman" w:cs="Times New Roman"/>
          <w:sz w:val="24"/>
          <w:szCs w:val="24"/>
        </w:rPr>
      </w:pPr>
    </w:p>
    <w:p w:rsidR="008634AA" w:rsidRDefault="008634AA" w:rsidP="005B40E8">
      <w:pPr>
        <w:spacing w:after="0" w:line="480" w:lineRule="auto"/>
        <w:rPr>
          <w:rFonts w:ascii="Times New Roman" w:hAnsi="Times New Roman" w:cs="Times New Roman"/>
          <w:sz w:val="24"/>
          <w:szCs w:val="24"/>
        </w:rPr>
      </w:pPr>
    </w:p>
    <w:p w:rsidR="008634AA" w:rsidRDefault="008634AA" w:rsidP="005B40E8">
      <w:pPr>
        <w:spacing w:after="0" w:line="480" w:lineRule="auto"/>
        <w:rPr>
          <w:rFonts w:ascii="Times New Roman" w:hAnsi="Times New Roman" w:cs="Times New Roman"/>
          <w:sz w:val="24"/>
          <w:szCs w:val="24"/>
        </w:rPr>
      </w:pPr>
    </w:p>
    <w:p w:rsidR="008634AA" w:rsidRDefault="008634AA" w:rsidP="005B40E8">
      <w:pPr>
        <w:spacing w:after="0" w:line="480" w:lineRule="auto"/>
        <w:rPr>
          <w:rFonts w:ascii="Times New Roman" w:hAnsi="Times New Roman" w:cs="Times New Roman"/>
          <w:sz w:val="24"/>
          <w:szCs w:val="24"/>
        </w:rPr>
      </w:pPr>
    </w:p>
    <w:p w:rsidR="008634AA" w:rsidRDefault="008634AA" w:rsidP="005B40E8">
      <w:pPr>
        <w:spacing w:after="0" w:line="480" w:lineRule="auto"/>
        <w:rPr>
          <w:rFonts w:ascii="Times New Roman" w:hAnsi="Times New Roman" w:cs="Times New Roman"/>
          <w:sz w:val="24"/>
          <w:szCs w:val="24"/>
        </w:rPr>
      </w:pPr>
    </w:p>
    <w:p w:rsidR="008634AA" w:rsidRDefault="008634AA" w:rsidP="005B40E8">
      <w:pPr>
        <w:spacing w:after="0" w:line="480" w:lineRule="auto"/>
        <w:rPr>
          <w:rFonts w:ascii="Times New Roman" w:hAnsi="Times New Roman" w:cs="Times New Roman"/>
          <w:sz w:val="24"/>
          <w:szCs w:val="24"/>
        </w:rPr>
      </w:pPr>
    </w:p>
    <w:p w:rsidR="008634AA" w:rsidRDefault="008634AA" w:rsidP="005B40E8">
      <w:pPr>
        <w:spacing w:after="0" w:line="480" w:lineRule="auto"/>
        <w:rPr>
          <w:rFonts w:ascii="Times New Roman" w:hAnsi="Times New Roman" w:cs="Times New Roman"/>
          <w:sz w:val="24"/>
          <w:szCs w:val="24"/>
        </w:rPr>
      </w:pPr>
    </w:p>
    <w:p w:rsidR="008634AA" w:rsidRDefault="008634AA" w:rsidP="005B40E8">
      <w:pPr>
        <w:spacing w:after="0" w:line="480" w:lineRule="auto"/>
        <w:rPr>
          <w:rFonts w:ascii="Times New Roman" w:hAnsi="Times New Roman" w:cs="Times New Roman"/>
          <w:sz w:val="24"/>
          <w:szCs w:val="24"/>
        </w:rPr>
      </w:pPr>
    </w:p>
    <w:p w:rsidR="008634AA" w:rsidRDefault="008634AA" w:rsidP="005B40E8">
      <w:pPr>
        <w:spacing w:after="0" w:line="480" w:lineRule="auto"/>
        <w:rPr>
          <w:rFonts w:ascii="Times New Roman" w:hAnsi="Times New Roman" w:cs="Times New Roman"/>
          <w:sz w:val="24"/>
          <w:szCs w:val="24"/>
        </w:rPr>
      </w:pPr>
    </w:p>
    <w:p w:rsidR="008634AA" w:rsidRDefault="008634AA" w:rsidP="005B40E8">
      <w:pPr>
        <w:spacing w:after="0" w:line="480" w:lineRule="auto"/>
        <w:rPr>
          <w:rFonts w:ascii="Times New Roman" w:hAnsi="Times New Roman" w:cs="Times New Roman"/>
          <w:sz w:val="24"/>
          <w:szCs w:val="24"/>
        </w:rPr>
      </w:pPr>
    </w:p>
    <w:p w:rsidR="009D29B1" w:rsidRDefault="00956428" w:rsidP="00030A99">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Work Cited</w:t>
      </w:r>
    </w:p>
    <w:p w:rsidR="00030A99" w:rsidRPr="00030A99" w:rsidRDefault="00956428" w:rsidP="00030A99">
      <w:pPr>
        <w:spacing w:after="0" w:line="480" w:lineRule="auto"/>
        <w:rPr>
          <w:rFonts w:ascii="Times New Roman" w:hAnsi="Times New Roman" w:cs="Times New Roman"/>
          <w:sz w:val="24"/>
          <w:szCs w:val="24"/>
        </w:rPr>
      </w:pPr>
      <w:r w:rsidRPr="00030A99">
        <w:rPr>
          <w:rFonts w:ascii="Times New Roman" w:hAnsi="Times New Roman" w:cs="Times New Roman"/>
          <w:sz w:val="24"/>
          <w:szCs w:val="24"/>
        </w:rPr>
        <w:t>Notomi, Noburu. "Imagination for Philosophical Exercise in Plato’s Republic: The Story of Gyges’ Ring and the Simile of the Sun." </w:t>
      </w:r>
      <w:r w:rsidRPr="00030A99">
        <w:rPr>
          <w:rFonts w:ascii="Times New Roman" w:hAnsi="Times New Roman" w:cs="Times New Roman"/>
          <w:i/>
          <w:iCs/>
          <w:sz w:val="24"/>
          <w:szCs w:val="24"/>
        </w:rPr>
        <w:t>Psychology and Ontology in Plato</w:t>
      </w:r>
      <w:r w:rsidRPr="00030A99">
        <w:rPr>
          <w:rFonts w:ascii="Times New Roman" w:hAnsi="Times New Roman" w:cs="Times New Roman"/>
          <w:sz w:val="24"/>
          <w:szCs w:val="24"/>
        </w:rPr>
        <w:t>. Springer, Cham, 2019. 1-13.</w:t>
      </w:r>
    </w:p>
    <w:sectPr w:rsidR="00030A99" w:rsidRPr="00030A99" w:rsidSect="005B734B">
      <w:headerReference w:type="default" r:id="rId7"/>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C5AF5" w:rsidRDefault="000C5AF5">
      <w:pPr>
        <w:spacing w:after="0" w:line="240" w:lineRule="auto"/>
      </w:pPr>
      <w:r>
        <w:separator/>
      </w:r>
    </w:p>
  </w:endnote>
  <w:endnote w:type="continuationSeparator" w:id="0">
    <w:p w:rsidR="000C5AF5" w:rsidRDefault="000C5A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C5AF5" w:rsidRDefault="000C5AF5">
      <w:pPr>
        <w:spacing w:after="0" w:line="240" w:lineRule="auto"/>
      </w:pPr>
      <w:r>
        <w:separator/>
      </w:r>
    </w:p>
  </w:footnote>
  <w:footnote w:type="continuationSeparator" w:id="0">
    <w:p w:rsidR="000C5AF5" w:rsidRDefault="000C5AF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67851" w:rsidRPr="00267851" w:rsidRDefault="00956428"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BE3A82">
      <w:rPr>
        <w:rFonts w:ascii="Times New Roman" w:hAnsi="Times New Roman" w:cs="Times New Roman"/>
        <w:noProof/>
        <w:sz w:val="24"/>
        <w:szCs w:val="24"/>
      </w:rPr>
      <w:t>2</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3B75" w:rsidRPr="008B3B75" w:rsidRDefault="00956428"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BE3A82">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UzNzQ1NDA3MTK0MDdV0lEKTi0uzszPAykwNKkFABpsy2wtAAAA"/>
  </w:docVars>
  <w:rsids>
    <w:rsidRoot w:val="0008177B"/>
    <w:rsid w:val="00003861"/>
    <w:rsid w:val="00014EC0"/>
    <w:rsid w:val="00023A9C"/>
    <w:rsid w:val="00024828"/>
    <w:rsid w:val="00024ABE"/>
    <w:rsid w:val="00030A99"/>
    <w:rsid w:val="00032A97"/>
    <w:rsid w:val="00041C3E"/>
    <w:rsid w:val="00061832"/>
    <w:rsid w:val="0008177B"/>
    <w:rsid w:val="00082821"/>
    <w:rsid w:val="00086FDE"/>
    <w:rsid w:val="00087498"/>
    <w:rsid w:val="000927DE"/>
    <w:rsid w:val="0009368F"/>
    <w:rsid w:val="000A0E24"/>
    <w:rsid w:val="000B30C1"/>
    <w:rsid w:val="000C5AF5"/>
    <w:rsid w:val="000D3B20"/>
    <w:rsid w:val="000E2885"/>
    <w:rsid w:val="00102F66"/>
    <w:rsid w:val="00106876"/>
    <w:rsid w:val="00120A93"/>
    <w:rsid w:val="00137821"/>
    <w:rsid w:val="00141074"/>
    <w:rsid w:val="001641A6"/>
    <w:rsid w:val="00171341"/>
    <w:rsid w:val="00174272"/>
    <w:rsid w:val="00177DD7"/>
    <w:rsid w:val="001840FB"/>
    <w:rsid w:val="00187C02"/>
    <w:rsid w:val="001A3425"/>
    <w:rsid w:val="001E7EFF"/>
    <w:rsid w:val="002143D2"/>
    <w:rsid w:val="0023736C"/>
    <w:rsid w:val="00254FF1"/>
    <w:rsid w:val="00265A21"/>
    <w:rsid w:val="00267851"/>
    <w:rsid w:val="00271F3A"/>
    <w:rsid w:val="00273F23"/>
    <w:rsid w:val="002777E7"/>
    <w:rsid w:val="00290EF0"/>
    <w:rsid w:val="002A130A"/>
    <w:rsid w:val="002B763F"/>
    <w:rsid w:val="002C01EB"/>
    <w:rsid w:val="002E7D3F"/>
    <w:rsid w:val="00326315"/>
    <w:rsid w:val="003363C3"/>
    <w:rsid w:val="00342F71"/>
    <w:rsid w:val="00350276"/>
    <w:rsid w:val="003512B6"/>
    <w:rsid w:val="003A2BE2"/>
    <w:rsid w:val="003C2B45"/>
    <w:rsid w:val="003C458A"/>
    <w:rsid w:val="004203D2"/>
    <w:rsid w:val="004263AA"/>
    <w:rsid w:val="00433918"/>
    <w:rsid w:val="00471063"/>
    <w:rsid w:val="00472818"/>
    <w:rsid w:val="00473F69"/>
    <w:rsid w:val="0047419A"/>
    <w:rsid w:val="00490C86"/>
    <w:rsid w:val="00491A90"/>
    <w:rsid w:val="004A0E6B"/>
    <w:rsid w:val="004A5544"/>
    <w:rsid w:val="004C7FAD"/>
    <w:rsid w:val="004D4892"/>
    <w:rsid w:val="004F4B64"/>
    <w:rsid w:val="00510ECF"/>
    <w:rsid w:val="00517151"/>
    <w:rsid w:val="00540A30"/>
    <w:rsid w:val="00542BE7"/>
    <w:rsid w:val="00550EFD"/>
    <w:rsid w:val="00563D82"/>
    <w:rsid w:val="00565FAF"/>
    <w:rsid w:val="00580A96"/>
    <w:rsid w:val="005824C5"/>
    <w:rsid w:val="00595076"/>
    <w:rsid w:val="005A1A77"/>
    <w:rsid w:val="005B40E8"/>
    <w:rsid w:val="005B4153"/>
    <w:rsid w:val="005B734B"/>
    <w:rsid w:val="005C20F1"/>
    <w:rsid w:val="005C7073"/>
    <w:rsid w:val="0060309B"/>
    <w:rsid w:val="00656324"/>
    <w:rsid w:val="00660FD0"/>
    <w:rsid w:val="0066694B"/>
    <w:rsid w:val="006921BE"/>
    <w:rsid w:val="006A320C"/>
    <w:rsid w:val="006B394D"/>
    <w:rsid w:val="006B49C4"/>
    <w:rsid w:val="00736255"/>
    <w:rsid w:val="00736F45"/>
    <w:rsid w:val="00762D05"/>
    <w:rsid w:val="007864D8"/>
    <w:rsid w:val="00796A7E"/>
    <w:rsid w:val="007C1C60"/>
    <w:rsid w:val="007C6B80"/>
    <w:rsid w:val="00812A71"/>
    <w:rsid w:val="00823578"/>
    <w:rsid w:val="0085008F"/>
    <w:rsid w:val="00857770"/>
    <w:rsid w:val="008634AA"/>
    <w:rsid w:val="0087087A"/>
    <w:rsid w:val="00887199"/>
    <w:rsid w:val="00896ADE"/>
    <w:rsid w:val="008A6CF0"/>
    <w:rsid w:val="008A6D60"/>
    <w:rsid w:val="008B3B75"/>
    <w:rsid w:val="008D65E0"/>
    <w:rsid w:val="008F463A"/>
    <w:rsid w:val="0090541E"/>
    <w:rsid w:val="00912F8A"/>
    <w:rsid w:val="00915CD4"/>
    <w:rsid w:val="00923802"/>
    <w:rsid w:val="00925A33"/>
    <w:rsid w:val="00941495"/>
    <w:rsid w:val="0094452A"/>
    <w:rsid w:val="00954951"/>
    <w:rsid w:val="00956428"/>
    <w:rsid w:val="00960396"/>
    <w:rsid w:val="00970774"/>
    <w:rsid w:val="00997E30"/>
    <w:rsid w:val="009A3AF2"/>
    <w:rsid w:val="009A5155"/>
    <w:rsid w:val="009B2062"/>
    <w:rsid w:val="009D29B1"/>
    <w:rsid w:val="009E3E0E"/>
    <w:rsid w:val="009E7032"/>
    <w:rsid w:val="009F57EB"/>
    <w:rsid w:val="009F5BB9"/>
    <w:rsid w:val="00A30109"/>
    <w:rsid w:val="00A4374D"/>
    <w:rsid w:val="00A61CF1"/>
    <w:rsid w:val="00A61F80"/>
    <w:rsid w:val="00A71C0F"/>
    <w:rsid w:val="00A724E8"/>
    <w:rsid w:val="00A769F4"/>
    <w:rsid w:val="00A81FF1"/>
    <w:rsid w:val="00AA1A28"/>
    <w:rsid w:val="00AB02C3"/>
    <w:rsid w:val="00AB12AB"/>
    <w:rsid w:val="00AD1FC1"/>
    <w:rsid w:val="00AE4ECF"/>
    <w:rsid w:val="00AE5E8D"/>
    <w:rsid w:val="00B06CBF"/>
    <w:rsid w:val="00B14EF9"/>
    <w:rsid w:val="00B22BC7"/>
    <w:rsid w:val="00B230F7"/>
    <w:rsid w:val="00B27E97"/>
    <w:rsid w:val="00B405F9"/>
    <w:rsid w:val="00B44C90"/>
    <w:rsid w:val="00B45418"/>
    <w:rsid w:val="00B55036"/>
    <w:rsid w:val="00B73412"/>
    <w:rsid w:val="00B82C4D"/>
    <w:rsid w:val="00B85338"/>
    <w:rsid w:val="00BA2279"/>
    <w:rsid w:val="00BA72B7"/>
    <w:rsid w:val="00BB2D59"/>
    <w:rsid w:val="00BC6300"/>
    <w:rsid w:val="00BE3A82"/>
    <w:rsid w:val="00BF3444"/>
    <w:rsid w:val="00BF5035"/>
    <w:rsid w:val="00C20591"/>
    <w:rsid w:val="00C20BC2"/>
    <w:rsid w:val="00C20DEF"/>
    <w:rsid w:val="00C5356B"/>
    <w:rsid w:val="00C74D28"/>
    <w:rsid w:val="00C75C92"/>
    <w:rsid w:val="00C7617A"/>
    <w:rsid w:val="00C8278A"/>
    <w:rsid w:val="00C82C37"/>
    <w:rsid w:val="00CA2688"/>
    <w:rsid w:val="00CA5033"/>
    <w:rsid w:val="00CD60D7"/>
    <w:rsid w:val="00CF0A51"/>
    <w:rsid w:val="00CF26A3"/>
    <w:rsid w:val="00CF604C"/>
    <w:rsid w:val="00D1126B"/>
    <w:rsid w:val="00D3049B"/>
    <w:rsid w:val="00D40409"/>
    <w:rsid w:val="00D40F69"/>
    <w:rsid w:val="00D41AF3"/>
    <w:rsid w:val="00D5076D"/>
    <w:rsid w:val="00D5779E"/>
    <w:rsid w:val="00D74986"/>
    <w:rsid w:val="00D923BB"/>
    <w:rsid w:val="00DB4249"/>
    <w:rsid w:val="00DC68A1"/>
    <w:rsid w:val="00DC6F99"/>
    <w:rsid w:val="00DD4EA8"/>
    <w:rsid w:val="00DE1990"/>
    <w:rsid w:val="00DF20E4"/>
    <w:rsid w:val="00DF2524"/>
    <w:rsid w:val="00DF5506"/>
    <w:rsid w:val="00E10B8E"/>
    <w:rsid w:val="00E616E9"/>
    <w:rsid w:val="00E63809"/>
    <w:rsid w:val="00E65B9B"/>
    <w:rsid w:val="00E96558"/>
    <w:rsid w:val="00EB5449"/>
    <w:rsid w:val="00EF1641"/>
    <w:rsid w:val="00EF360E"/>
    <w:rsid w:val="00F371D3"/>
    <w:rsid w:val="00F42017"/>
    <w:rsid w:val="00F54406"/>
    <w:rsid w:val="00FB3099"/>
    <w:rsid w:val="00FE02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9C1960D1-E34E-42F4-A697-FA63A824CF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00CEAF-355B-461B-9764-7AEC62CECB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9</TotalTime>
  <Pages>4</Pages>
  <Words>671</Words>
  <Characters>3825</Characters>
  <Application>Microsoft Office Word</Application>
  <DocSecurity>0</DocSecurity>
  <Lines>31</Lines>
  <Paragraphs>8</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44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Rameesha khattak</cp:lastModifiedBy>
  <cp:revision>13</cp:revision>
  <dcterms:created xsi:type="dcterms:W3CDTF">2019-01-23T07:43:00Z</dcterms:created>
  <dcterms:modified xsi:type="dcterms:W3CDTF">2019-01-23T1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gt;&lt;session id="kFdwVJ9C"/&gt;&lt;style id="http://www.zotero.org/styles/modern-language-association" locale="en-US" hasBibliography="1" bibliographyStyleHasBeenSet="0"/&gt;&lt;prefs&gt;&lt;pref name="fieldType" value="Field"/&gt;&lt;p</vt:lpwstr>
  </property>
  <property fmtid="{D5CDD505-2E9C-101B-9397-08002B2CF9AE}" pid="3" name="ZOTERO_PREF_2">
    <vt:lpwstr>ref name="automaticJournalAbbreviations" value="true"/&gt;&lt;pref name="noteType" value="0"/&gt;&lt;/prefs&gt;&lt;/data&gt;</vt:lpwstr>
  </property>
</Properties>
</file>